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0E7324" w14:textId="46783D16" w:rsidR="00F423F0" w:rsidRPr="00F73F18" w:rsidRDefault="00D62CDE" w:rsidP="00F423F0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  <w:r w:rsidRPr="00D62CDE">
        <w:rPr>
          <w:rFonts w:ascii="Arial" w:hAnsi="Arial" w:cs="Arial"/>
          <w:b/>
          <w:sz w:val="22"/>
          <w:szCs w:val="22"/>
        </w:rPr>
        <w:t xml:space="preserve">Table </w:t>
      </w:r>
      <w:r w:rsidR="006F0EC0">
        <w:rPr>
          <w:rFonts w:ascii="Arial" w:hAnsi="Arial" w:cs="Arial"/>
          <w:b/>
          <w:sz w:val="22"/>
          <w:szCs w:val="22"/>
        </w:rPr>
        <w:t>S</w:t>
      </w:r>
      <w:r w:rsidR="00BA6EA6">
        <w:rPr>
          <w:rFonts w:ascii="Arial" w:hAnsi="Arial" w:cs="Arial"/>
          <w:b/>
          <w:sz w:val="22"/>
          <w:szCs w:val="22"/>
        </w:rPr>
        <w:t>2</w:t>
      </w:r>
      <w:r w:rsidRPr="00D62CDE">
        <w:rPr>
          <w:rFonts w:ascii="Arial" w:hAnsi="Arial" w:cs="Arial"/>
          <w:b/>
          <w:sz w:val="22"/>
          <w:szCs w:val="22"/>
        </w:rPr>
        <w:t xml:space="preserve">. </w:t>
      </w:r>
      <w:r w:rsidR="00F423F0" w:rsidRPr="00F73F18">
        <w:rPr>
          <w:rFonts w:ascii="Arial" w:hAnsi="Arial" w:cs="Arial"/>
          <w:color w:val="000000"/>
          <w:sz w:val="22"/>
          <w:szCs w:val="22"/>
        </w:rPr>
        <w:t>Gene identification</w:t>
      </w:r>
      <w:r w:rsidR="00F423F0">
        <w:rPr>
          <w:rFonts w:ascii="Arial" w:hAnsi="Arial" w:cs="Arial"/>
          <w:color w:val="000000"/>
          <w:sz w:val="22"/>
          <w:szCs w:val="22"/>
        </w:rPr>
        <w:t xml:space="preserve">s </w:t>
      </w:r>
      <w:r w:rsidR="00F423F0" w:rsidRPr="00F73F18">
        <w:rPr>
          <w:rFonts w:ascii="Arial" w:hAnsi="Arial" w:cs="Arial"/>
          <w:color w:val="000000"/>
          <w:sz w:val="22"/>
          <w:szCs w:val="22"/>
        </w:rPr>
        <w:t xml:space="preserve">of 15 known F-box proteins selected for testing the differential interactions with ASK1 and ASK2  </w:t>
      </w:r>
    </w:p>
    <w:tbl>
      <w:tblPr>
        <w:tblW w:w="5760" w:type="dxa"/>
        <w:tblLook w:val="04A0" w:firstRow="1" w:lastRow="0" w:firstColumn="1" w:lastColumn="0" w:noHBand="0" w:noVBand="1"/>
      </w:tblPr>
      <w:tblGrid>
        <w:gridCol w:w="2000"/>
        <w:gridCol w:w="1870"/>
        <w:gridCol w:w="1890"/>
      </w:tblGrid>
      <w:tr w:rsidR="00DC5203" w:rsidRPr="00F423F0" w14:paraId="72E35CA1" w14:textId="77777777" w:rsidTr="00A17D0F">
        <w:trPr>
          <w:trHeight w:val="494"/>
        </w:trPr>
        <w:tc>
          <w:tcPr>
            <w:tcW w:w="200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A0D2B" w14:textId="193DDCEB" w:rsidR="00DC5203" w:rsidRPr="00F423F0" w:rsidRDefault="00DC5203" w:rsidP="00DC5203">
            <w:pPr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  <w:lang w:eastAsia="zh-CN"/>
              </w:rPr>
            </w:pPr>
            <w:r w:rsidRPr="00F423F0">
              <w:rPr>
                <w:rFonts w:ascii="Arial" w:eastAsia="Times New Roman" w:hAnsi="Arial" w:cs="Arial"/>
                <w:color w:val="000000"/>
                <w:sz w:val="22"/>
                <w:szCs w:val="22"/>
                <w:lang w:eastAsia="zh-CN"/>
              </w:rPr>
              <w:t>Gene Name</w:t>
            </w:r>
          </w:p>
        </w:tc>
        <w:tc>
          <w:tcPr>
            <w:tcW w:w="37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B7BCFE" w14:textId="77777777" w:rsidR="00DC5203" w:rsidRDefault="00DC5203" w:rsidP="00DC5203">
            <w:pPr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  <w:lang w:eastAsia="zh-CN"/>
              </w:rPr>
            </w:pPr>
            <w:r w:rsidRPr="00F423F0">
              <w:rPr>
                <w:rFonts w:ascii="Arial" w:eastAsia="Times New Roman" w:hAnsi="Arial" w:cs="Arial"/>
                <w:color w:val="000000"/>
                <w:sz w:val="22"/>
                <w:szCs w:val="22"/>
                <w:lang w:eastAsia="zh-CN"/>
              </w:rPr>
              <w:t>Gene Identification</w:t>
            </w:r>
          </w:p>
          <w:p w14:paraId="18580284" w14:textId="7A233BBD" w:rsidR="00DC5203" w:rsidRPr="00F423F0" w:rsidRDefault="00DC5203" w:rsidP="00DC5203">
            <w:pPr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  <w:lang w:eastAsia="zh-CN"/>
              </w:rPr>
            </w:pPr>
          </w:p>
        </w:tc>
      </w:tr>
      <w:tr w:rsidR="00DC5203" w:rsidRPr="00F423F0" w14:paraId="2A596C6C" w14:textId="77777777" w:rsidTr="00A17D0F">
        <w:trPr>
          <w:trHeight w:val="240"/>
        </w:trPr>
        <w:tc>
          <w:tcPr>
            <w:tcW w:w="2000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88C2385" w14:textId="77777777" w:rsidR="00DC5203" w:rsidRPr="00F423F0" w:rsidRDefault="00DC5203" w:rsidP="00DC5203">
            <w:pPr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  <w:lang w:eastAsia="zh-CN"/>
              </w:rPr>
            </w:pPr>
          </w:p>
        </w:tc>
        <w:tc>
          <w:tcPr>
            <w:tcW w:w="1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DEB3626" w14:textId="1BDA406E" w:rsidR="00DC5203" w:rsidRPr="00F423F0" w:rsidRDefault="00DC5203" w:rsidP="00DC5203">
            <w:pPr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eastAsia="zh-CN"/>
              </w:rPr>
              <w:t>AGI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33B708B" w14:textId="7230F90C" w:rsidR="00DC5203" w:rsidRPr="00F423F0" w:rsidRDefault="00A17D0F" w:rsidP="00DC5203">
            <w:pPr>
              <w:jc w:val="center"/>
              <w:rPr>
                <w:rFonts w:ascii="Arial" w:eastAsia="Times New Roman" w:hAnsi="Arial" w:cs="Arial"/>
                <w:color w:val="000000"/>
                <w:sz w:val="22"/>
                <w:szCs w:val="22"/>
                <w:lang w:eastAsia="zh-CN"/>
              </w:rPr>
            </w:pP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eastAsia="zh-CN"/>
              </w:rPr>
              <w:fldChar w:fldCharType="begin"/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eastAsia="zh-CN"/>
              </w:rPr>
              <w:instrText xml:space="preserve"> ADDIN EN.CITE &lt;EndNote&gt;&lt;Cite&gt;&lt;Author&gt;Hua&lt;/Author&gt;&lt;Year&gt;2011&lt;/Year&gt;&lt;RecNum&gt;8&lt;/RecNum&gt;&lt;DisplayText&gt;(Hua et al. 2011)&lt;/DisplayText&gt;&lt;record&gt;&lt;rec-number&gt;8&lt;/rec-number&gt;&lt;foreign-keys&gt;&lt;key app="EN" db-id="ptz2r0f0lpv0sree5dwpa52ke5xzfdvzwtrs" timestamp="1514781892"&gt;8&lt;/key&gt;&lt;/foreign-keys&gt;&lt;ref-type name="Journal Article"&gt;17&lt;/ref-type&gt;&lt;contributors&gt;&lt;authors&gt;&lt;author&gt;Hua, Z.&lt;/author&gt;&lt;author&gt;Zou, C.&lt;/author&gt;&lt;author&gt;Shiu, S. H.&lt;/author&gt;&lt;author&gt;Vierstra, R. D.&lt;/author&gt;&lt;/authors&gt;&lt;/contributors&gt;&lt;auth-address&gt;Department of Genetics, University of Wisconsin, Madison, Wisconsin, United States of America.&lt;/auth-address&gt;&lt;titles&gt;&lt;title&gt;Phylogenetic comparison of F-Box (FBX) gene superfamily within the plant kingdom reveals divergent evolutionary histories indicative of genomic drift&lt;/title&gt;&lt;secondary-title&gt;PLoS One&lt;/secondary-title&gt;&lt;/titles&gt;&lt;periodical&gt;&lt;full-title&gt;PLoS One&lt;/full-title&gt;&lt;/periodical&gt;&lt;pages&gt;e16219&lt;/pages&gt;&lt;volume&gt;6&lt;/volume&gt;&lt;number&gt;1&lt;/number&gt;&lt;keywords&gt;&lt;keyword&gt;Biological Evolution&lt;/keyword&gt;&lt;keyword&gt;*Evolution, Molecular&lt;/keyword&gt;&lt;keyword&gt;F-Box Proteins/*genetics&lt;/keyword&gt;&lt;keyword&gt;Genes, Plant&lt;/keyword&gt;&lt;keyword&gt;*Genetic Drift&lt;/keyword&gt;&lt;keyword&gt;Genetic Fitness&lt;/keyword&gt;&lt;keyword&gt;Multigene Family&lt;/keyword&gt;&lt;keyword&gt;*Phylogeny&lt;/keyword&gt;&lt;keyword&gt;Plants/*genetics&lt;/keyword&gt;&lt;/keywords&gt;&lt;dates&gt;&lt;year&gt;2011&lt;/year&gt;&lt;pub-dates&gt;&lt;date&gt;Jan 28&lt;/date&gt;&lt;/pub-dates&gt;&lt;/dates&gt;&lt;isbn&gt;1932-6203 (Electronic)&amp;#xD;1932-6203 (Linking)&lt;/isbn&gt;&lt;accession-num&gt;21297981&lt;/accession-num&gt;&lt;urls&gt;&lt;related-urls&gt;&lt;url&gt;https://www.ncbi.nlm.nih.gov/pubmed/21297981&lt;/url&gt;&lt;/related-urls&gt;&lt;/urls&gt;&lt;custom2&gt;PMC3030570&lt;/custom2&gt;&lt;electronic-resource-num&gt;10.1371/journal.pone.0016219&lt;/electronic-resource-num&gt;&lt;/record&gt;&lt;/Cite&gt;&lt;/EndNote&gt;</w:instrTex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eastAsia="zh-CN"/>
              </w:rPr>
              <w:fldChar w:fldCharType="separate"/>
            </w:r>
            <w:r>
              <w:rPr>
                <w:rFonts w:ascii="Arial" w:eastAsia="Times New Roman" w:hAnsi="Arial" w:cs="Arial"/>
                <w:noProof/>
                <w:color w:val="000000"/>
                <w:sz w:val="22"/>
                <w:szCs w:val="22"/>
                <w:lang w:eastAsia="zh-CN"/>
              </w:rPr>
              <w:t>(Hua et al. 2011)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  <w:lang w:eastAsia="zh-CN"/>
              </w:rPr>
              <w:fldChar w:fldCharType="end"/>
            </w:r>
          </w:p>
        </w:tc>
      </w:tr>
      <w:tr w:rsidR="00DC5203" w:rsidRPr="00D62CDE" w14:paraId="620C1C18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58D71" w14:textId="3FD79637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FBP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B52A2E" w14:textId="77777777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1G2176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EFF2C1" w14:textId="52272D13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0001</w:t>
            </w:r>
          </w:p>
        </w:tc>
      </w:tr>
      <w:tr w:rsidR="00DC5203" w:rsidRPr="00D62CDE" w14:paraId="6BCCB064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EA574" w14:textId="60A78751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UFO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62755E" w14:textId="77777777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1G3095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3E19B9" w14:textId="008AE8B0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</w:t>
            </w: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0267</w:t>
            </w:r>
          </w:p>
        </w:tc>
      </w:tr>
      <w:tr w:rsidR="00DC5203" w:rsidRPr="00D62CDE" w14:paraId="1A064BD0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7CEDC" w14:textId="1C89C801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SKIP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423E9A" w14:textId="77777777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3G6135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E7A25E" w14:textId="006EED54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0</w:t>
            </w: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437</w:t>
            </w:r>
          </w:p>
        </w:tc>
      </w:tr>
      <w:tr w:rsidR="00DC5203" w:rsidRPr="00D62CDE" w14:paraId="0F7F0067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72753" w14:textId="13EFA470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PP2-A1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4D936B" w14:textId="77777777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1G1271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CCA746" w14:textId="42465024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0</w:t>
            </w: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514</w:t>
            </w:r>
          </w:p>
        </w:tc>
      </w:tr>
      <w:tr w:rsidR="00DC5203" w:rsidRPr="00D62CDE" w14:paraId="3842545B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F2512" w14:textId="59D4DB59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CFB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A0305C" w14:textId="6C3C61C0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3G44326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7DD91E" w14:textId="662F773D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0</w:t>
            </w: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515</w:t>
            </w:r>
          </w:p>
        </w:tc>
      </w:tr>
      <w:tr w:rsidR="00DC5203" w:rsidRPr="00D62CDE" w14:paraId="40278048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B034B" w14:textId="377A9AE4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FBL17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F09629" w14:textId="03E0D3B4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3G5465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AA4517" w14:textId="287A1D86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0</w:t>
            </w: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563</w:t>
            </w:r>
          </w:p>
        </w:tc>
      </w:tr>
      <w:tr w:rsidR="00DC5203" w:rsidRPr="00D62CDE" w14:paraId="4901E445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10EF1" w14:textId="54982703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JMJ2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7FBF8B" w14:textId="2A890800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5G0655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5703A5" w14:textId="15A9778B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0</w:t>
            </w: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649</w:t>
            </w:r>
          </w:p>
        </w:tc>
      </w:tr>
      <w:tr w:rsidR="00DC5203" w:rsidRPr="00D62CDE" w14:paraId="7F142180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EFB3D" w14:textId="75E1EF34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SKIP16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29FED3" w14:textId="282F5BC6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1G0611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193AA3" w14:textId="32D8E515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0</w:t>
            </w: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664</w:t>
            </w:r>
          </w:p>
        </w:tc>
        <w:bookmarkStart w:id="0" w:name="_GoBack"/>
        <w:bookmarkEnd w:id="0"/>
      </w:tr>
      <w:tr w:rsidR="00DC5203" w:rsidRPr="00D62CDE" w14:paraId="259CD6E1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63452" w14:textId="3AA077F2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FBS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9E061E" w14:textId="089BD074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4G3593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21FB58" w14:textId="6B176DE8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0</w:t>
            </w: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709</w:t>
            </w:r>
          </w:p>
        </w:tc>
      </w:tr>
      <w:tr w:rsidR="00DC5203" w:rsidRPr="00D62CDE" w14:paraId="11095FE0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C3ECC" w14:textId="4C703024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MEE1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CC0603" w14:textId="459358BC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2G0162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31CF68" w14:textId="31214604" w:rsidR="00DC5203" w:rsidRPr="00A17D0F" w:rsidRDefault="00DC5203" w:rsidP="00D62CDE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07</w:t>
            </w: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10</w:t>
            </w:r>
          </w:p>
        </w:tc>
      </w:tr>
      <w:tr w:rsidR="00DC5203" w:rsidRPr="00D62CDE" w14:paraId="7ACA2572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FC5FB" w14:textId="05D0B554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LCR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49802E" w14:textId="601613DB" w:rsidR="00DC5203" w:rsidRPr="00A17D0F" w:rsidRDefault="00DC5203" w:rsidP="00DC5203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1G2734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4AEB1B" w14:textId="41864923" w:rsidR="00DC5203" w:rsidRPr="00A17D0F" w:rsidRDefault="00DC5203" w:rsidP="00DC5203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0313</w:t>
            </w:r>
          </w:p>
        </w:tc>
      </w:tr>
      <w:tr w:rsidR="00DC5203" w:rsidRPr="00D62CDE" w14:paraId="5C4FB270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B892A" w14:textId="123F2492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KMD3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46107B" w14:textId="48142812" w:rsidR="00DC5203" w:rsidRPr="00A17D0F" w:rsidRDefault="00DC5203" w:rsidP="00DC5203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2G4413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99E8C0" w14:textId="57B09888" w:rsidR="00DC5203" w:rsidRPr="00A17D0F" w:rsidRDefault="00DC5203" w:rsidP="00DC5203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0354</w:t>
            </w:r>
          </w:p>
        </w:tc>
      </w:tr>
      <w:tr w:rsidR="00DC5203" w:rsidRPr="00D62CDE" w14:paraId="2C87CDA9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D5777" w14:textId="14D14AA9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DIF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E489D3" w14:textId="53684414" w:rsidR="00DC5203" w:rsidRPr="00A17D0F" w:rsidRDefault="00DC5203" w:rsidP="00DC5203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1G3009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9155D4" w14:textId="070EED98" w:rsidR="00DC5203" w:rsidRPr="00A17D0F" w:rsidRDefault="00DC5203" w:rsidP="00DC5203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0</w:t>
            </w: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466</w:t>
            </w:r>
          </w:p>
        </w:tc>
      </w:tr>
      <w:tr w:rsidR="00DC5203" w:rsidRPr="00D62CDE" w14:paraId="2714F246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D4CF4C" w14:textId="59149904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CFK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5C2505" w14:textId="69F77EA7" w:rsidR="00DC5203" w:rsidRPr="00A17D0F" w:rsidRDefault="00DC5203" w:rsidP="00DC5203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5G4235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216464" w14:textId="27DA6D9B" w:rsidR="00DC5203" w:rsidRPr="00A17D0F" w:rsidRDefault="00DC5203" w:rsidP="00DC5203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</w:t>
            </w: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0220</w:t>
            </w:r>
          </w:p>
        </w:tc>
      </w:tr>
      <w:tr w:rsidR="00DC5203" w:rsidRPr="00D62CDE" w14:paraId="31269A9C" w14:textId="77777777" w:rsidTr="00A17D0F">
        <w:trPr>
          <w:trHeight w:val="320"/>
        </w:trPr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B97EF2D" w14:textId="5F99BDE2" w:rsidR="00DC5203" w:rsidRPr="00A17D0F" w:rsidRDefault="00DC5203" w:rsidP="00A17D0F">
            <w:pPr>
              <w:ind w:firstLine="610"/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KFB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9B7F334" w14:textId="07AC2F19" w:rsidR="00DC5203" w:rsidRPr="00A17D0F" w:rsidRDefault="00DC5203" w:rsidP="00DC5203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1G23390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EBF6F89" w14:textId="26C9D51C" w:rsidR="00DC5203" w:rsidRPr="00A17D0F" w:rsidRDefault="00DC5203" w:rsidP="00DC5203">
            <w:pPr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</w:pP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At_F0</w:t>
            </w:r>
            <w:r w:rsidRPr="00A17D0F">
              <w:rPr>
                <w:rFonts w:ascii="Arial" w:eastAsia="Times New Roman" w:hAnsi="Arial" w:cs="Arial"/>
                <w:i/>
                <w:color w:val="000000"/>
                <w:sz w:val="22"/>
                <w:szCs w:val="22"/>
                <w:lang w:eastAsia="zh-CN"/>
              </w:rPr>
              <w:t>500</w:t>
            </w:r>
          </w:p>
        </w:tc>
      </w:tr>
    </w:tbl>
    <w:p w14:paraId="70E98437" w14:textId="7D4B546D" w:rsidR="0036371F" w:rsidRDefault="00DC5203" w:rsidP="0043770F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#AGI: Arabidopsis genome identification</w:t>
      </w:r>
    </w:p>
    <w:p w14:paraId="4DF2D275" w14:textId="7780ABE4" w:rsidR="00DC5203" w:rsidRDefault="00DC5203" w:rsidP="0043770F">
      <w:pPr>
        <w:rPr>
          <w:rFonts w:ascii="Arial" w:hAnsi="Arial" w:cs="Arial"/>
          <w:sz w:val="22"/>
          <w:szCs w:val="22"/>
        </w:rPr>
      </w:pPr>
    </w:p>
    <w:p w14:paraId="1E4F3E6B" w14:textId="4680A22E" w:rsidR="00DC5203" w:rsidRPr="00A17D0F" w:rsidRDefault="00DC5203" w:rsidP="0043770F">
      <w:pPr>
        <w:rPr>
          <w:rFonts w:ascii="Arial" w:hAnsi="Arial" w:cs="Arial"/>
          <w:b/>
          <w:sz w:val="22"/>
          <w:szCs w:val="22"/>
        </w:rPr>
      </w:pPr>
      <w:r w:rsidRPr="00A17D0F">
        <w:rPr>
          <w:rFonts w:ascii="Arial" w:hAnsi="Arial" w:cs="Arial"/>
          <w:b/>
          <w:sz w:val="22"/>
          <w:szCs w:val="22"/>
        </w:rPr>
        <w:t>References</w:t>
      </w:r>
    </w:p>
    <w:p w14:paraId="603B6E01" w14:textId="77777777" w:rsidR="00A17D0F" w:rsidRDefault="00A17D0F" w:rsidP="0043770F">
      <w:pPr>
        <w:rPr>
          <w:rFonts w:ascii="Arial" w:hAnsi="Arial" w:cs="Arial"/>
          <w:sz w:val="22"/>
          <w:szCs w:val="22"/>
        </w:rPr>
      </w:pPr>
    </w:p>
    <w:p w14:paraId="345AD99F" w14:textId="77777777" w:rsidR="00A17D0F" w:rsidRPr="00A17D0F" w:rsidRDefault="00A17D0F" w:rsidP="00A17D0F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REFLIST 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A17D0F">
        <w:rPr>
          <w:noProof/>
        </w:rPr>
        <w:t>Hua Z, Zou C, Shiu SH, and Vierstra RD. 2011. Phylogenetic comparison of F-Box (FBX) gene superfamily within the plant kingdom reveals divergent evolutionary histories indicative of genomic drift.</w:t>
      </w:r>
      <w:r w:rsidRPr="00A17D0F">
        <w:rPr>
          <w:i/>
          <w:noProof/>
        </w:rPr>
        <w:t xml:space="preserve"> PLoS One</w:t>
      </w:r>
      <w:r w:rsidRPr="00A17D0F">
        <w:rPr>
          <w:noProof/>
        </w:rPr>
        <w:t xml:space="preserve"> 6:e16219. 10.1371/journal.pone.0016219</w:t>
      </w:r>
    </w:p>
    <w:p w14:paraId="0791C6A1" w14:textId="7EFFBF4D" w:rsidR="00DC5203" w:rsidRPr="00D62CDE" w:rsidRDefault="00A17D0F" w:rsidP="0043770F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</w:p>
    <w:sectPr w:rsidR="00DC5203" w:rsidRPr="00D62CDE" w:rsidSect="00C2395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eerJ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z2r0f0lpv0sree5dwpa52ke5xzfdvzwtrs&quot;&gt;ask1_pop_ms Copy&lt;record-ids&gt;&lt;item&gt;8&lt;/item&gt;&lt;/record-ids&gt;&lt;/item&gt;&lt;/Libraries&gt;"/>
  </w:docVars>
  <w:rsids>
    <w:rsidRoot w:val="0043770F"/>
    <w:rsid w:val="0043770F"/>
    <w:rsid w:val="004627ED"/>
    <w:rsid w:val="006F0EC0"/>
    <w:rsid w:val="00727737"/>
    <w:rsid w:val="007765D5"/>
    <w:rsid w:val="00A071C0"/>
    <w:rsid w:val="00A17D0F"/>
    <w:rsid w:val="00AA3391"/>
    <w:rsid w:val="00B54E1A"/>
    <w:rsid w:val="00BA6EA6"/>
    <w:rsid w:val="00C23951"/>
    <w:rsid w:val="00CB1FBF"/>
    <w:rsid w:val="00D62CDE"/>
    <w:rsid w:val="00DC5203"/>
    <w:rsid w:val="00F423F0"/>
    <w:rsid w:val="00FD72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D29DCF8"/>
  <w14:defaultImageDpi w14:val="32767"/>
  <w15:docId w15:val="{C975564F-2038-E944-AF66-49C0D477EE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17D0F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7D0F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A17D0F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A17D0F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741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3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384</Words>
  <Characters>2192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U</Company>
  <LinksUpToDate>false</LinksUpToDate>
  <CharactersWithSpaces>2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a, Zhihua</dc:creator>
  <cp:keywords/>
  <dc:description/>
  <cp:lastModifiedBy>Hua, Zhihua</cp:lastModifiedBy>
  <cp:revision>5</cp:revision>
  <cp:lastPrinted>2017-12-16T21:40:00Z</cp:lastPrinted>
  <dcterms:created xsi:type="dcterms:W3CDTF">2019-02-03T20:50:00Z</dcterms:created>
  <dcterms:modified xsi:type="dcterms:W3CDTF">2019-02-03T21:09:00Z</dcterms:modified>
</cp:coreProperties>
</file>